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63FD455A" w14:textId="049574EF" w:rsidR="0071142A" w:rsidRDefault="00D444B5" w:rsidP="00214A71">
      <w:pPr>
        <w:bidi w:val="0"/>
        <w:spacing w:line="276" w:lineRule="auto"/>
        <w:rPr>
          <w:sz w:val="24"/>
          <w:szCs w:val="24"/>
        </w:rPr>
      </w:pPr>
      <w:r>
        <w:rPr>
          <w:sz w:val="24"/>
          <w:szCs w:val="24"/>
        </w:rPr>
        <w:t xml:space="preserve">We introduce </w:t>
      </w:r>
      <w:r w:rsidR="00214A71">
        <w:rPr>
          <w:sz w:val="24"/>
          <w:szCs w:val="24"/>
        </w:rPr>
        <w:t xml:space="preserve">the FiBN </w:t>
      </w:r>
      <w:r>
        <w:rPr>
          <w:sz w:val="24"/>
          <w:szCs w:val="24"/>
        </w:rPr>
        <w:t>model which is based on</w:t>
      </w:r>
      <w:r w:rsidR="00214A71">
        <w:rPr>
          <w:sz w:val="24"/>
          <w:szCs w:val="24"/>
        </w:rPr>
        <w:t xml:space="preserve"> the</w:t>
      </w:r>
      <w:r>
        <w:rPr>
          <w:sz w:val="24"/>
          <w:szCs w:val="24"/>
        </w:rPr>
        <w:t xml:space="preserve"> FiLM model. We show how replacing </w:t>
      </w:r>
      <w:r w:rsidR="00214A71">
        <w:rPr>
          <w:sz w:val="24"/>
          <w:szCs w:val="24"/>
        </w:rPr>
        <w:t xml:space="preserve">the </w:t>
      </w:r>
      <w:r>
        <w:rPr>
          <w:sz w:val="24"/>
          <w:szCs w:val="24"/>
        </w:rPr>
        <w:t xml:space="preserve">normal BN </w:t>
      </w:r>
      <w:r w:rsidR="00214A71">
        <w:rPr>
          <w:sz w:val="24"/>
          <w:szCs w:val="24"/>
        </w:rPr>
        <w:t xml:space="preserve">layer </w:t>
      </w:r>
      <w:r>
        <w:rPr>
          <w:sz w:val="24"/>
          <w:szCs w:val="24"/>
        </w:rPr>
        <w:t xml:space="preserve">in the model with a CBN </w:t>
      </w:r>
      <w:r w:rsidR="00214A71">
        <w:rPr>
          <w:sz w:val="24"/>
          <w:szCs w:val="24"/>
        </w:rPr>
        <w:t xml:space="preserve">layer </w:t>
      </w:r>
      <w:r>
        <w:rPr>
          <w:sz w:val="24"/>
          <w:szCs w:val="24"/>
        </w:rPr>
        <w:t>affect</w:t>
      </w:r>
      <w:r w:rsidR="00214A71">
        <w:rPr>
          <w:sz w:val="24"/>
          <w:szCs w:val="24"/>
        </w:rPr>
        <w:t>s</w:t>
      </w:r>
      <w:r>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FiLM model, we show how different batch size, dropout percentage, model depth and removing both CBN and FiLM affect the model. </w:t>
      </w:r>
      <w:r w:rsidR="00AF76B7">
        <w:rPr>
          <w:sz w:val="24"/>
          <w:szCs w:val="24"/>
        </w:rPr>
        <w:t>Lastly, we</w:t>
      </w:r>
      <w:r w:rsidR="0071142A">
        <w:rPr>
          <w:sz w:val="24"/>
          <w:szCs w:val="24"/>
        </w:rPr>
        <w:t xml:space="preserve"> compare the spatial reasoning of the original FiLM and our model.</w:t>
      </w:r>
    </w:p>
    <w:p w14:paraId="29362480" w14:textId="35764B8A" w:rsidR="00AF76B7" w:rsidRDefault="00AF76B7" w:rsidP="00AF76B7">
      <w:pPr>
        <w:bidi w:val="0"/>
        <w:spacing w:line="276" w:lineRule="auto"/>
        <w:rPr>
          <w:sz w:val="24"/>
          <w:szCs w:val="24"/>
        </w:rPr>
      </w:pPr>
    </w:p>
    <w:p w14:paraId="163CC374" w14:textId="77777777" w:rsidR="007B498C" w:rsidRDefault="007B498C" w:rsidP="007B498C">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2FCC7B19"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529B2FCB" w14:textId="2685640D" w:rsidR="00A428B7" w:rsidRDefault="00A428B7" w:rsidP="00A428B7">
      <w:pPr>
        <w:bidi w:val="0"/>
        <w:spacing w:line="276" w:lineRule="auto"/>
        <w:rPr>
          <w:sz w:val="24"/>
          <w:szCs w:val="24"/>
        </w:rPr>
      </w:pPr>
    </w:p>
    <w:p w14:paraId="03F29773" w14:textId="77777777" w:rsidR="00184136" w:rsidRDefault="00184136" w:rsidP="000A2402">
      <w:pPr>
        <w:bidi w:val="0"/>
        <w:spacing w:line="276" w:lineRule="auto"/>
        <w:rPr>
          <w:sz w:val="24"/>
          <w:szCs w:val="24"/>
        </w:rPr>
      </w:pPr>
    </w:p>
    <w:p w14:paraId="2E4DC5E2" w14:textId="6BFA7F4D" w:rsidR="004F3F9C" w:rsidRDefault="004F3F9C" w:rsidP="00184136">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1193B50E" w:rsidR="00B277E1" w:rsidRPr="000A2402" w:rsidRDefault="00E376F5" w:rsidP="000A2402">
      <w:pPr>
        <w:bidi w:val="0"/>
        <w:spacing w:line="276" w:lineRule="auto"/>
        <w:rPr>
          <w:sz w:val="24"/>
          <w:szCs w:val="24"/>
        </w:rPr>
      </w:pPr>
      <w:r w:rsidRPr="00937396">
        <w:rPr>
          <w:b/>
          <w:bCs/>
          <w:sz w:val="32"/>
          <w:szCs w:val="32"/>
        </w:rPr>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2E1B32"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2E1B32"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4F1F016C" w14:textId="77777777" w:rsidR="00586091" w:rsidRDefault="00586091" w:rsidP="000A2402">
      <w:pPr>
        <w:bidi w:val="0"/>
        <w:spacing w:line="276" w:lineRule="auto"/>
        <w:rPr>
          <w:sz w:val="24"/>
          <w:szCs w:val="24"/>
        </w:rPr>
      </w:pPr>
    </w:p>
    <w:p w14:paraId="5A6A8203" w14:textId="6A8017D4" w:rsidR="009941D8" w:rsidRPr="00937396" w:rsidRDefault="00E376F5" w:rsidP="00586091">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2E1B32"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E4CE091" w14:textId="77777777" w:rsidR="0024627E" w:rsidRDefault="0024627E" w:rsidP="000A2402">
      <w:pPr>
        <w:bidi w:val="0"/>
        <w:spacing w:line="276" w:lineRule="auto"/>
        <w:rPr>
          <w:sz w:val="24"/>
          <w:szCs w:val="24"/>
        </w:rPr>
      </w:pPr>
    </w:p>
    <w:p w14:paraId="0FF44E0D" w14:textId="40F76790" w:rsidR="003A5B20" w:rsidRPr="00937396" w:rsidRDefault="00E376F5" w:rsidP="0024627E">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64CD1A2F" w:rsidR="00CB0174" w:rsidRDefault="00CB0174" w:rsidP="001139D8">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w:t>
      </w:r>
      <w:r w:rsidR="001139D8">
        <w:rPr>
          <w:sz w:val="24"/>
          <w:szCs w:val="24"/>
        </w:rPr>
        <w:t>a type to int32 down from int64</w:t>
      </w:r>
      <w:r w:rsidR="001139D8" w:rsidRPr="00565EC0">
        <w:rPr>
          <w:sz w:val="24"/>
          <w:szCs w:val="24"/>
        </w:rPr>
        <w:t xml:space="preserve">, </w:t>
      </w:r>
      <w:r w:rsidRPr="00565EC0">
        <w:rPr>
          <w:sz w:val="24"/>
          <w:szCs w:val="24"/>
        </w:rPr>
        <w:t xml:space="preserve">used </w:t>
      </w:r>
      <w:r w:rsidR="00A077A3" w:rsidRPr="00565EC0">
        <w:rPr>
          <w:sz w:val="24"/>
          <w:szCs w:val="24"/>
        </w:rPr>
        <w:t xml:space="preserve">only </w:t>
      </w:r>
      <w:r w:rsidRPr="00565EC0">
        <w:rPr>
          <w:sz w:val="24"/>
          <w:szCs w:val="24"/>
        </w:rPr>
        <w:t xml:space="preserve">half </w:t>
      </w:r>
      <w:r w:rsidR="00A077A3" w:rsidRPr="00565EC0">
        <w:rPr>
          <w:sz w:val="24"/>
          <w:szCs w:val="24"/>
        </w:rPr>
        <w:t xml:space="preserve">of </w:t>
      </w:r>
      <w:r w:rsidRPr="00565EC0">
        <w:rPr>
          <w:sz w:val="24"/>
          <w:szCs w:val="24"/>
        </w:rPr>
        <w:t>the dataset instead of all of it</w:t>
      </w:r>
      <w:r w:rsidR="001139D8" w:rsidRPr="00565EC0">
        <w:rPr>
          <w:sz w:val="24"/>
          <w:szCs w:val="24"/>
        </w:rPr>
        <w:t xml:space="preserve"> and </w:t>
      </w:r>
      <w:r w:rsidR="00565EC0" w:rsidRPr="00565EC0">
        <w:rPr>
          <w:sz w:val="24"/>
          <w:szCs w:val="24"/>
        </w:rPr>
        <w:t>ran</w:t>
      </w:r>
      <w:r w:rsidR="001139D8" w:rsidRPr="00565EC0">
        <w:rPr>
          <w:sz w:val="24"/>
          <w:szCs w:val="24"/>
        </w:rPr>
        <w:t xml:space="preserve"> only for 1% of the original number of iterations</w:t>
      </w:r>
      <w:r w:rsidRPr="00565EC0">
        <w:rPr>
          <w:sz w:val="24"/>
          <w:szCs w:val="24"/>
        </w:rPr>
        <w:t xml:space="preserve">. </w:t>
      </w:r>
    </w:p>
    <w:p w14:paraId="2B726A9F" w14:textId="77777777" w:rsidR="00565EC0" w:rsidRDefault="00565EC0" w:rsidP="00565EC0">
      <w:pPr>
        <w:autoSpaceDE w:val="0"/>
        <w:autoSpaceDN w:val="0"/>
        <w:bidi w:val="0"/>
        <w:adjustRightInd w:val="0"/>
        <w:spacing w:after="0" w:line="276" w:lineRule="auto"/>
        <w:rPr>
          <w:sz w:val="24"/>
          <w:szCs w:val="24"/>
        </w:rPr>
      </w:pP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1890937" w14:textId="5F711EAA" w:rsidR="007F3744" w:rsidRDefault="005D35EB" w:rsidP="00565EC0">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0CED579D" w14:textId="796ACEB6" w:rsidR="00EE3C6E" w:rsidRPr="00937396" w:rsidRDefault="00E376F5" w:rsidP="007F3744">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204F8EBE" w14:textId="77777777" w:rsidR="00B23DF6" w:rsidRDefault="00B23DF6" w:rsidP="000A2402">
      <w:pPr>
        <w:autoSpaceDE w:val="0"/>
        <w:autoSpaceDN w:val="0"/>
        <w:bidi w:val="0"/>
        <w:adjustRightInd w:val="0"/>
        <w:spacing w:after="0" w:line="276" w:lineRule="auto"/>
        <w:rPr>
          <w:sz w:val="24"/>
          <w:szCs w:val="24"/>
        </w:rPr>
      </w:pPr>
    </w:p>
    <w:p w14:paraId="1F23C3A7" w14:textId="3E2804DE" w:rsidR="00EE3C6E" w:rsidRPr="00937396" w:rsidRDefault="00E376F5" w:rsidP="00B23DF6">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 3.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This test purpose was to check how repetitive us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18D0CAC0" w:rsidR="00622278" w:rsidRPr="0024627E" w:rsidRDefault="00B87191" w:rsidP="0024627E">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w:t>
      </w:r>
      <w:r w:rsidR="004C18F9" w:rsidRPr="0024627E">
        <w:rPr>
          <w:sz w:val="24"/>
          <w:szCs w:val="24"/>
        </w:rPr>
        <w:t>it</w:t>
      </w:r>
      <w:r w:rsidR="00566468" w:rsidRPr="0024627E">
        <w:rPr>
          <w:sz w:val="24"/>
          <w:szCs w:val="24"/>
        </w:rPr>
        <w:t xml:space="preserve"> was chosen for our model.</w:t>
      </w:r>
      <w:r w:rsidR="0024627E" w:rsidRPr="0024627E">
        <w:rPr>
          <w:sz w:val="24"/>
          <w:szCs w:val="24"/>
        </w:rPr>
        <w:t xml:space="preserve"> </w:t>
      </w:r>
      <w:r w:rsidR="004C18F9" w:rsidRPr="0024627E">
        <w:rPr>
          <w:sz w:val="24"/>
          <w:szCs w:val="24"/>
        </w:rPr>
        <w:t>Unlike FiLM, the</w:t>
      </w:r>
      <w:r w:rsidR="001139D8" w:rsidRPr="0024627E">
        <w:rPr>
          <w:sz w:val="24"/>
          <w:szCs w:val="24"/>
        </w:rPr>
        <w:t xml:space="preserve"> FiBN model achieves better results with less than 4 ResBlocks</w:t>
      </w:r>
      <w:r w:rsidR="004C18F9" w:rsidRPr="0024627E">
        <w:rPr>
          <w:sz w:val="24"/>
          <w:szCs w:val="24"/>
        </w:rPr>
        <w:t xml:space="preserve"> as a result of the increase in dependency (caused by adding the CBN layer) between the output of the GRU and the images. </w:t>
      </w:r>
      <w:r w:rsidR="001139D8" w:rsidRPr="0024627E">
        <w:rPr>
          <w:sz w:val="24"/>
          <w:szCs w:val="24"/>
        </w:rPr>
        <w:t xml:space="preserve"> </w:t>
      </w:r>
      <w:r w:rsidR="00566468" w:rsidRPr="0024627E">
        <w:rPr>
          <w:sz w:val="24"/>
          <w:szCs w:val="24"/>
        </w:rPr>
        <w:t xml:space="preserve"> </w:t>
      </w:r>
    </w:p>
    <w:p w14:paraId="6243C3B3" w14:textId="1CFED54F" w:rsidR="002704D2" w:rsidRDefault="002704D2" w:rsidP="002704D2">
      <w:pPr>
        <w:bidi w:val="0"/>
        <w:spacing w:line="276" w:lineRule="auto"/>
        <w:rPr>
          <w:sz w:val="24"/>
          <w:szCs w:val="24"/>
        </w:rPr>
      </w:pPr>
    </w:p>
    <w:p w14:paraId="7749FBF5" w14:textId="77777777" w:rsidR="0024627E" w:rsidRDefault="0024627E" w:rsidP="0024627E">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0BF553BD" w:rsidR="004C2F6A" w:rsidRDefault="004C2F6A" w:rsidP="00E708DB">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FiBN combination, does not deviate far from the best model’s performance, revealing that the model can reason and answer diverse questions successfully by modulating features even just </w:t>
      </w:r>
      <w:r w:rsidRPr="0024627E">
        <w:rPr>
          <w:sz w:val="24"/>
          <w:szCs w:val="24"/>
        </w:rPr>
        <w:t>once</w:t>
      </w:r>
      <w:r w:rsidR="001139D8" w:rsidRPr="0024627E">
        <w:rPr>
          <w:sz w:val="24"/>
          <w:szCs w:val="24"/>
        </w:rPr>
        <w:t xml:space="preserve"> much like the FiLM model</w:t>
      </w:r>
      <w:r w:rsidRPr="0024627E">
        <w:rPr>
          <w:sz w:val="24"/>
          <w:szCs w:val="24"/>
        </w:rPr>
        <w:t xml:space="preserve">. However, more </w:t>
      </w:r>
      <w:r w:rsidR="00823BE5" w:rsidRPr="0024627E">
        <w:rPr>
          <w:sz w:val="24"/>
          <w:szCs w:val="24"/>
        </w:rPr>
        <w:t>than</w:t>
      </w:r>
      <w:r w:rsidRPr="0024627E">
        <w:rPr>
          <w:sz w:val="24"/>
          <w:szCs w:val="24"/>
        </w:rPr>
        <w:t xml:space="preserve"> 2 combinations of </w:t>
      </w:r>
      <w:r w:rsidR="001139D8" w:rsidRPr="0024627E">
        <w:rPr>
          <w:sz w:val="24"/>
          <w:szCs w:val="24"/>
        </w:rPr>
        <w:t>FiLM and CBN</w:t>
      </w:r>
      <w:r w:rsidRPr="0024627E">
        <w:rPr>
          <w:sz w:val="24"/>
          <w:szCs w:val="24"/>
        </w:rPr>
        <w:t xml:space="preserve"> cause an increase in overfitting of roughly 1.5%</w:t>
      </w:r>
      <w:r w:rsidR="00F3114B" w:rsidRPr="0024627E">
        <w:rPr>
          <w:sz w:val="24"/>
          <w:szCs w:val="24"/>
        </w:rPr>
        <w:t xml:space="preserve">, which is caused by the increased in dependency between the </w:t>
      </w:r>
      <w:r w:rsidR="00E708DB" w:rsidRPr="00E708DB">
        <w:rPr>
          <w:color w:val="FF0000"/>
          <w:sz w:val="24"/>
          <w:szCs w:val="24"/>
        </w:rPr>
        <w:t>GRU</w:t>
      </w:r>
      <w:r w:rsidR="00F3114B" w:rsidRPr="0024627E">
        <w:rPr>
          <w:sz w:val="24"/>
          <w:szCs w:val="24"/>
        </w:rPr>
        <w:t xml:space="preserve"> weights and the images</w:t>
      </w:r>
      <w:r w:rsidR="00482410" w:rsidRPr="0024627E">
        <w:rPr>
          <w:sz w:val="24"/>
          <w:szCs w:val="24"/>
        </w:rPr>
        <w:t>.</w:t>
      </w:r>
      <w:r w:rsidR="00D242FD" w:rsidRPr="0024627E">
        <w:rPr>
          <w:sz w:val="24"/>
          <w:szCs w:val="24"/>
        </w:rPr>
        <w:t xml:space="preserve"> </w:t>
      </w:r>
    </w:p>
    <w:p w14:paraId="1B2A11EE" w14:textId="6C53D20C" w:rsidR="001A309D" w:rsidRDefault="001A309D" w:rsidP="009710C7">
      <w:pPr>
        <w:bidi w:val="0"/>
        <w:spacing w:line="276" w:lineRule="auto"/>
        <w:rPr>
          <w:sz w:val="24"/>
          <w:szCs w:val="24"/>
        </w:rPr>
      </w:pPr>
    </w:p>
    <w:p w14:paraId="66AE13DD" w14:textId="77777777" w:rsidR="0024627E" w:rsidRDefault="0024627E" w:rsidP="0024627E">
      <w:pPr>
        <w:bidi w:val="0"/>
        <w:spacing w:line="276" w:lineRule="auto"/>
        <w:rPr>
          <w:sz w:val="24"/>
          <w:szCs w:val="24"/>
        </w:rPr>
      </w:pPr>
    </w:p>
    <w:p w14:paraId="22E072C5" w14:textId="619CF364"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w:t>
      </w:r>
      <w:bookmarkStart w:id="0" w:name="_GoBack"/>
      <w:bookmarkEnd w:id="0"/>
      <w:r>
        <w:rPr>
          <w:sz w:val="24"/>
          <w:szCs w:val="24"/>
        </w:rPr>
        <w: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 xml:space="preserve">BN </w:t>
      </w:r>
      <w:r w:rsidR="005031CD" w:rsidRPr="0024627E">
        <w:rPr>
          <w:sz w:val="24"/>
          <w:szCs w:val="24"/>
        </w:rPr>
        <w:t xml:space="preserve">from </w:t>
      </w:r>
      <w:r w:rsidR="002662BF" w:rsidRPr="0024627E">
        <w:rPr>
          <w:sz w:val="24"/>
          <w:szCs w:val="24"/>
        </w:rPr>
        <w:t>any Re</w:t>
      </w:r>
      <w:r w:rsidR="002662BF">
        <w:rPr>
          <w:sz w:val="24"/>
          <w:szCs w:val="24"/>
        </w:rPr>
        <w:t>sBlock</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E36B12E" w14:textId="24C02AA6" w:rsidR="0024627E" w:rsidRPr="002E1B32" w:rsidRDefault="0010736A" w:rsidP="002E1B32">
      <w:pPr>
        <w:bidi w:val="0"/>
        <w:spacing w:line="276" w:lineRule="auto"/>
        <w:rPr>
          <w:rFonts w:hint="cs"/>
          <w:color w:val="FF0000"/>
          <w:sz w:val="24"/>
          <w:szCs w:val="24"/>
          <w:rtl/>
        </w:rPr>
      </w:pPr>
      <w:r>
        <w:rPr>
          <w:sz w:val="24"/>
          <w:szCs w:val="24"/>
        </w:rPr>
        <w:t>Our FiBN model achieve higher train accuracy than the FiLM model but less validation accuracy. The addition of CBN layer instead of the normal BN causes the model to be more overfitted, thus results in lower validation accuracy</w:t>
      </w:r>
      <w:r w:rsidR="003D6194">
        <w:rPr>
          <w:sz w:val="24"/>
          <w:szCs w:val="24"/>
        </w:rPr>
        <w:t xml:space="preserve">. </w:t>
      </w:r>
      <w:r w:rsidR="00E708DB" w:rsidRPr="002E1B32">
        <w:rPr>
          <w:color w:val="FF0000"/>
          <w:sz w:val="24"/>
          <w:szCs w:val="24"/>
        </w:rPr>
        <w:t xml:space="preserve">Due to lack of time, we couldn’t </w:t>
      </w:r>
      <w:r w:rsidR="002E1B32" w:rsidRPr="002E1B32">
        <w:rPr>
          <w:color w:val="FF0000"/>
          <w:sz w:val="24"/>
          <w:szCs w:val="24"/>
        </w:rPr>
        <w:t>train</w:t>
      </w:r>
      <w:r w:rsidR="00E708DB" w:rsidRPr="002E1B32">
        <w:rPr>
          <w:color w:val="FF0000"/>
          <w:sz w:val="24"/>
          <w:szCs w:val="24"/>
        </w:rPr>
        <w:t xml:space="preserve"> the model</w:t>
      </w:r>
      <w:r w:rsidR="002E1B32" w:rsidRPr="002E1B32">
        <w:rPr>
          <w:color w:val="FF0000"/>
          <w:sz w:val="24"/>
          <w:szCs w:val="24"/>
        </w:rPr>
        <w:t xml:space="preserve"> properly</w:t>
      </w:r>
      <w:r w:rsidR="00E708DB" w:rsidRPr="002E1B32">
        <w:rPr>
          <w:color w:val="FF0000"/>
          <w:sz w:val="24"/>
          <w:szCs w:val="24"/>
        </w:rPr>
        <w:t>. However, w</w:t>
      </w:r>
      <w:r w:rsidR="003D6194" w:rsidRPr="002E1B32">
        <w:rPr>
          <w:color w:val="FF0000"/>
          <w:sz w:val="24"/>
          <w:szCs w:val="24"/>
        </w:rPr>
        <w:t xml:space="preserve">e believe that it </w:t>
      </w:r>
      <w:r w:rsidR="002662BF" w:rsidRPr="002E1B32">
        <w:rPr>
          <w:color w:val="FF0000"/>
          <w:sz w:val="24"/>
          <w:szCs w:val="24"/>
        </w:rPr>
        <w:t>might be</w:t>
      </w:r>
      <w:r w:rsidR="003D6194" w:rsidRPr="002E1B32">
        <w:rPr>
          <w:color w:val="FF0000"/>
          <w:sz w:val="24"/>
          <w:szCs w:val="24"/>
        </w:rPr>
        <w:t xml:space="preserve"> possible to achieve </w:t>
      </w:r>
      <w:r w:rsidR="00031FDA" w:rsidRPr="002E1B32">
        <w:rPr>
          <w:color w:val="FF0000"/>
          <w:sz w:val="24"/>
          <w:szCs w:val="24"/>
        </w:rPr>
        <w:t>better results</w:t>
      </w:r>
      <w:r w:rsidR="003D6194" w:rsidRPr="002E1B32">
        <w:rPr>
          <w:color w:val="FF0000"/>
          <w:sz w:val="24"/>
          <w:szCs w:val="24"/>
        </w:rPr>
        <w:t xml:space="preserve"> with our model by doing more</w:t>
      </w:r>
      <w:r w:rsidR="00DC0759" w:rsidRPr="002E1B32">
        <w:rPr>
          <w:color w:val="FF0000"/>
          <w:sz w:val="24"/>
          <w:szCs w:val="24"/>
        </w:rPr>
        <w:t xml:space="preserve"> </w:t>
      </w:r>
      <w:r w:rsidR="003D6194" w:rsidRPr="002E1B32">
        <w:rPr>
          <w:color w:val="FF0000"/>
          <w:sz w:val="24"/>
          <w:szCs w:val="24"/>
        </w:rPr>
        <w:t xml:space="preserve">architecture </w:t>
      </w:r>
      <w:r w:rsidR="007C1B2F" w:rsidRPr="002E1B32">
        <w:rPr>
          <w:color w:val="FF0000"/>
          <w:sz w:val="24"/>
          <w:szCs w:val="24"/>
        </w:rPr>
        <w:t>and</w:t>
      </w:r>
      <w:r w:rsidR="002E1B32" w:rsidRPr="002E1B32">
        <w:rPr>
          <w:color w:val="FF0000"/>
          <w:sz w:val="24"/>
          <w:szCs w:val="24"/>
        </w:rPr>
        <w:t xml:space="preserve"> h</w:t>
      </w:r>
      <w:r w:rsidR="007C1B2F" w:rsidRPr="002E1B32">
        <w:rPr>
          <w:color w:val="FF0000"/>
          <w:sz w:val="24"/>
          <w:szCs w:val="24"/>
        </w:rPr>
        <w:t xml:space="preserve">yperparameters </w:t>
      </w:r>
      <w:r w:rsidR="002662BF" w:rsidRPr="002E1B32">
        <w:rPr>
          <w:color w:val="FF0000"/>
          <w:sz w:val="24"/>
          <w:szCs w:val="24"/>
        </w:rPr>
        <w:t>tuning and by increasing the dataset size</w:t>
      </w:r>
      <w:r w:rsidR="00E708DB" w:rsidRPr="002E1B32">
        <w:rPr>
          <w:color w:val="FF0000"/>
          <w:sz w:val="24"/>
          <w:szCs w:val="24"/>
        </w:rPr>
        <w:t xml:space="preserve"> but</w:t>
      </w:r>
      <w:r w:rsidR="002E1B32" w:rsidRPr="002E1B32">
        <w:rPr>
          <w:color w:val="FF0000"/>
          <w:sz w:val="24"/>
          <w:szCs w:val="24"/>
        </w:rPr>
        <w:t>.</w:t>
      </w:r>
    </w:p>
    <w:p w14:paraId="6C448E4D" w14:textId="4BE27FF1" w:rsidR="00E65C53" w:rsidRDefault="00544180" w:rsidP="002E1B32">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w:t>
      </w:r>
      <w:r w:rsidR="00900E76">
        <w:rPr>
          <w:sz w:val="24"/>
          <w:szCs w:val="24"/>
        </w:rPr>
        <w:t>used t-SNE to visualize</w:t>
      </w:r>
      <w:r>
        <w:rPr>
          <w:sz w:val="24"/>
          <w:szCs w:val="24"/>
        </w:rPr>
        <w:t xml:space="preserve"> our model </w:t>
      </w:r>
      <w:r w:rsidR="00900E76">
        <w:rPr>
          <w:sz w:val="24"/>
          <w:szCs w:val="24"/>
        </w:rPr>
        <w:t>parameter vectors (</w:t>
      </w:r>
      <m:oMath>
        <m:r>
          <w:rPr>
            <w:rFonts w:ascii="Cambria Math" w:hAnsi="Cambria Math"/>
            <w:sz w:val="24"/>
            <w:szCs w:val="24"/>
          </w:rPr>
          <m:t>γ,β</m:t>
        </m:r>
      </m:oMath>
      <w:r w:rsidR="00900E76">
        <w:rPr>
          <w:rFonts w:eastAsiaTheme="minorEastAsia"/>
          <w:sz w:val="24"/>
          <w:szCs w:val="24"/>
        </w:rPr>
        <w:t>)</w:t>
      </w:r>
      <w:r>
        <w:rPr>
          <w:sz w:val="24"/>
          <w:szCs w:val="24"/>
        </w:rPr>
        <w:t xml:space="preserve"> and compared </w:t>
      </w:r>
      <w:r w:rsidR="002E1B32">
        <w:rPr>
          <w:sz w:val="24"/>
          <w:szCs w:val="24"/>
        </w:rPr>
        <w:t>them</w:t>
      </w:r>
      <w:r>
        <w:rPr>
          <w:sz w:val="24"/>
          <w:szCs w:val="24"/>
        </w:rPr>
        <w:t xml:space="preserve"> to the FiLM model</w:t>
      </w:r>
      <w:r w:rsidR="00D72300">
        <w:rPr>
          <w:sz w:val="24"/>
          <w:szCs w:val="24"/>
        </w:rPr>
        <w:t>’s</w:t>
      </w:r>
      <w:r>
        <w:rPr>
          <w:sz w:val="24"/>
          <w:szCs w:val="24"/>
        </w:rPr>
        <w:t xml:space="preserve"> </w:t>
      </w:r>
      <w:r w:rsidR="002E1B32">
        <w:rPr>
          <w:sz w:val="24"/>
          <w:szCs w:val="24"/>
        </w:rPr>
        <w:t>vectors</w:t>
      </w:r>
      <w:r w:rsidR="004E2E6C">
        <w:rPr>
          <w:sz w:val="24"/>
          <w:szCs w:val="24"/>
        </w:rPr>
        <w:t>. As one of our goals was to</w:t>
      </w:r>
      <w:r w:rsidR="00037FD5">
        <w:rPr>
          <w:sz w:val="24"/>
          <w:szCs w:val="24"/>
        </w:rPr>
        <w:t xml:space="preserve"> </w:t>
      </w:r>
      <w:r w:rsidR="004E2E6C">
        <w:rPr>
          <w:sz w:val="24"/>
          <w:szCs w:val="24"/>
        </w:rPr>
        <w:t>achieve a different spatial reasoning</w:t>
      </w:r>
      <w:r w:rsidR="00912E61">
        <w:rPr>
          <w:sz w:val="24"/>
          <w:szCs w:val="24"/>
        </w:rPr>
        <w:t xml:space="preserve"> which might solve FiLM’s problem that we mentioned</w:t>
      </w:r>
      <w:r w:rsidR="004E2E6C">
        <w:rPr>
          <w:sz w:val="24"/>
          <w:szCs w:val="24"/>
        </w:rPr>
        <w:t>.</w:t>
      </w:r>
      <w:r w:rsidR="004E2E6C">
        <w:rPr>
          <w:sz w:val="24"/>
          <w:szCs w:val="24"/>
        </w:rPr>
        <w:br/>
        <w:t>They are both presented in the pictures below</w:t>
      </w:r>
      <w:r w:rsidR="007C5F6D">
        <w:rPr>
          <w:sz w:val="24"/>
          <w:szCs w:val="24"/>
        </w:rPr>
        <w:t>:</w:t>
      </w:r>
    </w:p>
    <w:p w14:paraId="608508EF" w14:textId="580F27E9" w:rsidR="00CF1938" w:rsidRDefault="00CF1938" w:rsidP="00CF1938">
      <w:pPr>
        <w:bidi w:val="0"/>
        <w:spacing w:line="276" w:lineRule="auto"/>
        <w:rPr>
          <w:sz w:val="24"/>
          <w:szCs w:val="24"/>
        </w:rPr>
      </w:pPr>
      <w:r>
        <w:rPr>
          <w:noProof/>
          <w:sz w:val="24"/>
          <w:szCs w:val="24"/>
        </w:rPr>
        <w:drawing>
          <wp:anchor distT="0" distB="0" distL="114300" distR="114300" simplePos="0" relativeHeight="251662336" behindDoc="0" locked="0" layoutInCell="1" allowOverlap="1" wp14:anchorId="07003984" wp14:editId="1ACD1FA7">
            <wp:simplePos x="0" y="0"/>
            <wp:positionH relativeFrom="column">
              <wp:posOffset>-152152</wp:posOffset>
            </wp:positionH>
            <wp:positionV relativeFrom="paragraph">
              <wp:posOffset>337391</wp:posOffset>
            </wp:positionV>
            <wp:extent cx="2484247" cy="2493818"/>
            <wp:effectExtent l="0" t="0" r="0" b="1905"/>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bn_first_lay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4247" cy="2493818"/>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1312" behindDoc="0" locked="0" layoutInCell="1" allowOverlap="1" wp14:anchorId="7F725781" wp14:editId="6457E11D">
            <wp:simplePos x="0" y="0"/>
            <wp:positionH relativeFrom="column">
              <wp:posOffset>2644775</wp:posOffset>
            </wp:positionH>
            <wp:positionV relativeFrom="paragraph">
              <wp:posOffset>313055</wp:posOffset>
            </wp:positionV>
            <wp:extent cx="2499360" cy="2505710"/>
            <wp:effectExtent l="0" t="0" r="0" b="8890"/>
            <wp:wrapNone/>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bn_last_lay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9360" cy="2505710"/>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FiBN first layer                                                      FiBN last layer</w:t>
      </w:r>
    </w:p>
    <w:p w14:paraId="0F80E7CF" w14:textId="2E2EE4E0" w:rsidR="00CF1938" w:rsidRDefault="00CF1938" w:rsidP="00CF1938">
      <w:pPr>
        <w:bidi w:val="0"/>
        <w:spacing w:line="276" w:lineRule="auto"/>
        <w:rPr>
          <w:sz w:val="24"/>
          <w:szCs w:val="24"/>
        </w:rPr>
      </w:pPr>
    </w:p>
    <w:p w14:paraId="4A1BCF34" w14:textId="1716A2A6" w:rsidR="007C5F6D" w:rsidRDefault="007C5F6D" w:rsidP="007C5F6D">
      <w:pPr>
        <w:bidi w:val="0"/>
        <w:spacing w:line="276" w:lineRule="auto"/>
        <w:rPr>
          <w:sz w:val="24"/>
          <w:szCs w:val="24"/>
        </w:rPr>
      </w:pPr>
    </w:p>
    <w:p w14:paraId="7EFA79AD" w14:textId="77777777" w:rsidR="00CF1938" w:rsidRDefault="00CF1938" w:rsidP="007C5F6D">
      <w:pPr>
        <w:bidi w:val="0"/>
        <w:spacing w:line="276" w:lineRule="auto"/>
        <w:rPr>
          <w:sz w:val="24"/>
          <w:szCs w:val="24"/>
        </w:rPr>
      </w:pPr>
    </w:p>
    <w:p w14:paraId="6758DA33" w14:textId="77777777" w:rsidR="00CF1938" w:rsidRDefault="00CF1938" w:rsidP="00CF1938">
      <w:pPr>
        <w:bidi w:val="0"/>
        <w:spacing w:line="276" w:lineRule="auto"/>
        <w:rPr>
          <w:sz w:val="24"/>
          <w:szCs w:val="24"/>
        </w:rPr>
      </w:pPr>
    </w:p>
    <w:p w14:paraId="60DEAD58" w14:textId="77777777" w:rsidR="00CF1938" w:rsidRDefault="00CF1938" w:rsidP="00CF1938">
      <w:pPr>
        <w:bidi w:val="0"/>
        <w:spacing w:line="276" w:lineRule="auto"/>
        <w:rPr>
          <w:sz w:val="24"/>
          <w:szCs w:val="24"/>
        </w:rPr>
      </w:pPr>
    </w:p>
    <w:p w14:paraId="5A2C7DDC" w14:textId="77777777" w:rsidR="00CF1938" w:rsidRDefault="00CF1938" w:rsidP="00CF1938">
      <w:pPr>
        <w:bidi w:val="0"/>
        <w:spacing w:line="276" w:lineRule="auto"/>
        <w:rPr>
          <w:sz w:val="24"/>
          <w:szCs w:val="24"/>
        </w:rPr>
      </w:pPr>
    </w:p>
    <w:p w14:paraId="312E6F73" w14:textId="77777777" w:rsidR="00CF1938" w:rsidRDefault="00CF1938" w:rsidP="00CF1938">
      <w:pPr>
        <w:bidi w:val="0"/>
        <w:spacing w:line="276" w:lineRule="auto"/>
        <w:rPr>
          <w:sz w:val="24"/>
          <w:szCs w:val="24"/>
        </w:rPr>
      </w:pPr>
    </w:p>
    <w:p w14:paraId="23673DC3" w14:textId="77777777" w:rsidR="00CF1938" w:rsidRDefault="00CF1938" w:rsidP="00CF1938">
      <w:pPr>
        <w:bidi w:val="0"/>
        <w:spacing w:line="276" w:lineRule="auto"/>
        <w:rPr>
          <w:sz w:val="24"/>
          <w:szCs w:val="24"/>
        </w:rPr>
      </w:pPr>
    </w:p>
    <w:p w14:paraId="3AE94549" w14:textId="77777777" w:rsidR="00CF1938" w:rsidRDefault="00CF1938" w:rsidP="00CF1938">
      <w:pPr>
        <w:bidi w:val="0"/>
        <w:spacing w:line="276" w:lineRule="auto"/>
        <w:rPr>
          <w:sz w:val="24"/>
          <w:szCs w:val="24"/>
        </w:rPr>
      </w:pPr>
    </w:p>
    <w:p w14:paraId="28924AA9" w14:textId="01A3FCF5" w:rsidR="007C5F6D" w:rsidRDefault="00CF1938" w:rsidP="00CF1938">
      <w:pPr>
        <w:bidi w:val="0"/>
        <w:spacing w:line="276" w:lineRule="auto"/>
        <w:rPr>
          <w:sz w:val="24"/>
          <w:szCs w:val="24"/>
        </w:rPr>
      </w:pPr>
      <w:r>
        <w:rPr>
          <w:noProof/>
          <w:sz w:val="24"/>
          <w:szCs w:val="24"/>
        </w:rPr>
        <w:drawing>
          <wp:anchor distT="0" distB="0" distL="114300" distR="114300" simplePos="0" relativeHeight="251664384" behindDoc="0" locked="0" layoutInCell="1" allowOverlap="1" wp14:anchorId="3A5BC4B5" wp14:editId="11A56B58">
            <wp:simplePos x="0" y="0"/>
            <wp:positionH relativeFrom="column">
              <wp:posOffset>-163756</wp:posOffset>
            </wp:positionH>
            <wp:positionV relativeFrom="paragraph">
              <wp:posOffset>244583</wp:posOffset>
            </wp:positionV>
            <wp:extent cx="2487168" cy="2490462"/>
            <wp:effectExtent l="0" t="0" r="8890" b="5715"/>
            <wp:wrapNone/>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lm_first_lay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7168" cy="2490462"/>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3360" behindDoc="0" locked="0" layoutInCell="1" allowOverlap="1" wp14:anchorId="05898636" wp14:editId="700F9FB0">
            <wp:simplePos x="0" y="0"/>
            <wp:positionH relativeFrom="margin">
              <wp:posOffset>2684088</wp:posOffset>
            </wp:positionH>
            <wp:positionV relativeFrom="paragraph">
              <wp:posOffset>226629</wp:posOffset>
            </wp:positionV>
            <wp:extent cx="2490470" cy="2486660"/>
            <wp:effectExtent l="0" t="0" r="5080" b="8890"/>
            <wp:wrapNone/>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lm_last_lay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0470" cy="2486660"/>
                    </a:xfrm>
                    <a:prstGeom prst="rect">
                      <a:avLst/>
                    </a:prstGeom>
                  </pic:spPr>
                </pic:pic>
              </a:graphicData>
            </a:graphic>
            <wp14:sizeRelH relativeFrom="page">
              <wp14:pctWidth>0</wp14:pctWidth>
            </wp14:sizeRelH>
            <wp14:sizeRelV relativeFrom="page">
              <wp14:pctHeight>0</wp14:pctHeight>
            </wp14:sizeRelV>
          </wp:anchor>
        </w:drawing>
      </w:r>
      <w:r>
        <w:rPr>
          <w:sz w:val="24"/>
          <w:szCs w:val="24"/>
        </w:rPr>
        <w:t>FiLM first layer                                                        Film last layer</w:t>
      </w:r>
    </w:p>
    <w:p w14:paraId="215CC553" w14:textId="188D5935" w:rsidR="00CF1938" w:rsidRDefault="00CF1938" w:rsidP="00CF1938">
      <w:pPr>
        <w:bidi w:val="0"/>
        <w:spacing w:line="276" w:lineRule="auto"/>
        <w:rPr>
          <w:sz w:val="24"/>
          <w:szCs w:val="24"/>
        </w:rPr>
      </w:pPr>
    </w:p>
    <w:p w14:paraId="26ED8C48" w14:textId="77777777" w:rsidR="00CF1938" w:rsidRDefault="00CF1938" w:rsidP="009F7358">
      <w:pPr>
        <w:bidi w:val="0"/>
        <w:spacing w:line="276" w:lineRule="auto"/>
        <w:rPr>
          <w:b/>
          <w:bCs/>
          <w:sz w:val="24"/>
          <w:szCs w:val="24"/>
        </w:rPr>
      </w:pPr>
    </w:p>
    <w:p w14:paraId="1073DF95" w14:textId="77777777" w:rsidR="00CF1938" w:rsidRDefault="00CF1938" w:rsidP="00CF1938">
      <w:pPr>
        <w:bidi w:val="0"/>
        <w:spacing w:line="276" w:lineRule="auto"/>
        <w:rPr>
          <w:b/>
          <w:bCs/>
          <w:sz w:val="24"/>
          <w:szCs w:val="24"/>
        </w:rPr>
      </w:pPr>
    </w:p>
    <w:p w14:paraId="0225A6BE" w14:textId="77777777" w:rsidR="00CF1938" w:rsidRDefault="00CF1938" w:rsidP="00CF1938">
      <w:pPr>
        <w:bidi w:val="0"/>
        <w:spacing w:line="276" w:lineRule="auto"/>
        <w:rPr>
          <w:b/>
          <w:bCs/>
          <w:sz w:val="24"/>
          <w:szCs w:val="24"/>
        </w:rPr>
      </w:pPr>
    </w:p>
    <w:p w14:paraId="6A9213FC" w14:textId="77777777" w:rsidR="00CF1938" w:rsidRDefault="00CF1938" w:rsidP="00CF1938">
      <w:pPr>
        <w:bidi w:val="0"/>
        <w:spacing w:line="276" w:lineRule="auto"/>
        <w:rPr>
          <w:b/>
          <w:bCs/>
          <w:sz w:val="24"/>
          <w:szCs w:val="24"/>
        </w:rPr>
      </w:pPr>
    </w:p>
    <w:p w14:paraId="320E956E" w14:textId="77777777" w:rsidR="00CF1938" w:rsidRDefault="00CF1938" w:rsidP="00CF1938">
      <w:pPr>
        <w:bidi w:val="0"/>
        <w:spacing w:line="276" w:lineRule="auto"/>
        <w:rPr>
          <w:b/>
          <w:bCs/>
          <w:sz w:val="24"/>
          <w:szCs w:val="24"/>
        </w:rPr>
      </w:pPr>
    </w:p>
    <w:p w14:paraId="0AEE3EC6" w14:textId="77777777" w:rsidR="00CF1938" w:rsidRDefault="00CF1938" w:rsidP="00CF1938">
      <w:pPr>
        <w:bidi w:val="0"/>
        <w:spacing w:line="276" w:lineRule="auto"/>
        <w:rPr>
          <w:b/>
          <w:bCs/>
          <w:sz w:val="24"/>
          <w:szCs w:val="24"/>
        </w:rPr>
      </w:pPr>
    </w:p>
    <w:p w14:paraId="7C30B251" w14:textId="77777777" w:rsidR="00CF1938" w:rsidRDefault="00CF1938" w:rsidP="00CF1938">
      <w:pPr>
        <w:bidi w:val="0"/>
        <w:spacing w:line="276" w:lineRule="auto"/>
        <w:rPr>
          <w:b/>
          <w:bCs/>
          <w:sz w:val="24"/>
          <w:szCs w:val="24"/>
        </w:rPr>
      </w:pPr>
    </w:p>
    <w:p w14:paraId="6F1C0DE4" w14:textId="77777777" w:rsidR="00CF1938" w:rsidRDefault="00CF1938" w:rsidP="00CF1938">
      <w:pPr>
        <w:bidi w:val="0"/>
        <w:spacing w:line="276" w:lineRule="auto"/>
        <w:rPr>
          <w:b/>
          <w:bCs/>
          <w:sz w:val="24"/>
          <w:szCs w:val="24"/>
        </w:rPr>
      </w:pPr>
    </w:p>
    <w:p w14:paraId="20F85B3E" w14:textId="0B2BFE0D" w:rsidR="00CF1938" w:rsidRDefault="00CF1938" w:rsidP="00CF1938">
      <w:pPr>
        <w:bidi w:val="0"/>
        <w:spacing w:line="276" w:lineRule="auto"/>
        <w:rPr>
          <w:b/>
          <w:bCs/>
          <w:sz w:val="24"/>
          <w:szCs w:val="24"/>
        </w:rPr>
      </w:pPr>
    </w:p>
    <w:p w14:paraId="31BDF14C" w14:textId="0B47657D" w:rsidR="00CF1938" w:rsidRDefault="00CF1938" w:rsidP="00CF1938">
      <w:pPr>
        <w:bidi w:val="0"/>
        <w:spacing w:line="276" w:lineRule="auto"/>
        <w:rPr>
          <w:b/>
          <w:bCs/>
          <w:sz w:val="24"/>
          <w:szCs w:val="24"/>
        </w:rPr>
      </w:pPr>
    </w:p>
    <w:p w14:paraId="4D0D31F1" w14:textId="0E41D9F9" w:rsidR="00CF1938" w:rsidRDefault="00CF1938" w:rsidP="00CF1938">
      <w:pPr>
        <w:bidi w:val="0"/>
        <w:spacing w:line="276" w:lineRule="auto"/>
        <w:rPr>
          <w:b/>
          <w:bCs/>
          <w:sz w:val="24"/>
          <w:szCs w:val="24"/>
        </w:rPr>
      </w:pPr>
    </w:p>
    <w:p w14:paraId="0FFAB74F" w14:textId="77777777" w:rsidR="005566ED" w:rsidRDefault="005566ED" w:rsidP="00CF1938">
      <w:pPr>
        <w:bidi w:val="0"/>
        <w:spacing w:line="276" w:lineRule="auto"/>
        <w:rPr>
          <w:b/>
          <w:bCs/>
          <w:sz w:val="24"/>
          <w:szCs w:val="24"/>
        </w:rPr>
      </w:pPr>
    </w:p>
    <w:p w14:paraId="4B5330DE" w14:textId="77777777" w:rsidR="002E1B32" w:rsidRDefault="002E1B32" w:rsidP="005566ED">
      <w:pPr>
        <w:bidi w:val="0"/>
        <w:spacing w:line="276" w:lineRule="auto"/>
        <w:rPr>
          <w:b/>
          <w:bCs/>
          <w:sz w:val="24"/>
          <w:szCs w:val="24"/>
        </w:rPr>
      </w:pPr>
    </w:p>
    <w:p w14:paraId="5A30EDE4" w14:textId="71A632E0" w:rsidR="009F7358" w:rsidRPr="00D46AA5" w:rsidRDefault="009F7358" w:rsidP="002E1B32">
      <w:pPr>
        <w:bidi w:val="0"/>
        <w:spacing w:line="276" w:lineRule="auto"/>
        <w:rPr>
          <w:b/>
          <w:bCs/>
          <w:sz w:val="24"/>
          <w:szCs w:val="24"/>
        </w:rPr>
      </w:pPr>
      <w:r w:rsidRPr="00D46AA5">
        <w:rPr>
          <w:b/>
          <w:bCs/>
          <w:sz w:val="24"/>
          <w:szCs w:val="24"/>
        </w:rPr>
        <w:lastRenderedPageBreak/>
        <w:t>Conclusion</w:t>
      </w:r>
    </w:p>
    <w:p w14:paraId="03CC2DC8" w14:textId="2BF5E0CC" w:rsidR="009F7358" w:rsidRDefault="009F7358" w:rsidP="006F333B">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FiLM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w:t>
      </w:r>
      <w:r w:rsidR="00BB317A">
        <w:rPr>
          <w:sz w:val="24"/>
          <w:szCs w:val="24"/>
        </w:rPr>
        <w:t xml:space="preserve"> both</w:t>
      </w:r>
      <w:r w:rsidR="00003042">
        <w:rPr>
          <w:sz w:val="24"/>
          <w:szCs w:val="24"/>
        </w:rPr>
        <w:t xml:space="preserve"> FiLM and CBN</w:t>
      </w:r>
      <w:r w:rsidR="00BB317A">
        <w:rPr>
          <w:sz w:val="24"/>
          <w:szCs w:val="24"/>
        </w:rPr>
        <w:t xml:space="preserve"> updating the weights that the GRU uses</w:t>
      </w:r>
      <w:r w:rsidR="00743538">
        <w:rPr>
          <w:sz w:val="24"/>
          <w:szCs w:val="24"/>
        </w:rPr>
        <w:t xml:space="preserve">, </w:t>
      </w:r>
      <w:r w:rsidR="0024627E">
        <w:rPr>
          <w:sz w:val="24"/>
          <w:szCs w:val="24"/>
        </w:rPr>
        <w:t xml:space="preserve">consequently </w:t>
      </w:r>
      <w:r w:rsidR="00003042">
        <w:rPr>
          <w:sz w:val="24"/>
          <w:szCs w:val="24"/>
        </w:rPr>
        <w:t xml:space="preserve">the model </w:t>
      </w:r>
      <w:r w:rsidR="00275DBA">
        <w:rPr>
          <w:sz w:val="24"/>
          <w:szCs w:val="24"/>
        </w:rPr>
        <w:t>is</w:t>
      </w:r>
      <w:r w:rsidR="00003042">
        <w:rPr>
          <w:sz w:val="24"/>
          <w:szCs w:val="24"/>
        </w:rPr>
        <w:t xml:space="preserve"> more </w:t>
      </w:r>
      <w:r w:rsidR="006F333B" w:rsidRPr="0024627E">
        <w:rPr>
          <w:sz w:val="24"/>
          <w:szCs w:val="24"/>
        </w:rPr>
        <w:t>dependent</w:t>
      </w:r>
      <w:r w:rsidR="00003042" w:rsidRPr="0024627E">
        <w:rPr>
          <w:sz w:val="24"/>
          <w:szCs w:val="24"/>
        </w:rPr>
        <w:t xml:space="preserve"> </w:t>
      </w:r>
      <w:r w:rsidR="006F333B" w:rsidRPr="0024627E">
        <w:rPr>
          <w:sz w:val="24"/>
          <w:szCs w:val="24"/>
        </w:rPr>
        <w:t>on</w:t>
      </w:r>
      <w:r w:rsidR="00003042" w:rsidRPr="0024627E">
        <w:rPr>
          <w:sz w:val="24"/>
          <w:szCs w:val="24"/>
        </w:rPr>
        <w:t xml:space="preserve"> the train data.</w:t>
      </w:r>
      <w:r w:rsidR="006F333B" w:rsidRPr="0024627E">
        <w:rPr>
          <w:sz w:val="24"/>
          <w:szCs w:val="24"/>
        </w:rPr>
        <w:t xml:space="preserve"> Despite the different limitations we had</w:t>
      </w:r>
      <w:r w:rsidR="00C44B98" w:rsidRPr="0024627E">
        <w:rPr>
          <w:sz w:val="24"/>
          <w:szCs w:val="24"/>
        </w:rPr>
        <w:t xml:space="preserve"> </w:t>
      </w:r>
      <w:r w:rsidR="006F333B" w:rsidRPr="0024627E">
        <w:rPr>
          <w:sz w:val="24"/>
          <w:szCs w:val="24"/>
        </w:rPr>
        <w:t>during training the</w:t>
      </w:r>
      <w:r w:rsidR="00C44B98" w:rsidRPr="0024627E">
        <w:rPr>
          <w:sz w:val="24"/>
          <w:szCs w:val="24"/>
        </w:rPr>
        <w:t xml:space="preserve"> </w:t>
      </w:r>
      <w:r w:rsidR="006F333B" w:rsidRPr="0024627E">
        <w:rPr>
          <w:sz w:val="24"/>
          <w:szCs w:val="24"/>
        </w:rPr>
        <w:t>FiBN model achieve good results</w:t>
      </w:r>
      <w:r w:rsidR="00C44B98" w:rsidRPr="0024627E">
        <w:rPr>
          <w:sz w:val="24"/>
          <w:szCs w:val="24"/>
        </w:rPr>
        <w:t>.</w:t>
      </w:r>
      <w:r w:rsidR="00083A9A" w:rsidRPr="0024627E">
        <w:rPr>
          <w:sz w:val="24"/>
          <w:szCs w:val="24"/>
        </w:rPr>
        <w:t xml:space="preserve"> We believe that training the model for more than 24hrs and with the full dataset </w:t>
      </w:r>
      <w:r w:rsidR="006F333B" w:rsidRPr="0024627E">
        <w:rPr>
          <w:sz w:val="24"/>
          <w:szCs w:val="24"/>
        </w:rPr>
        <w:t>will solve the overfit problem and might surpass the</w:t>
      </w:r>
      <w:r w:rsidR="007D333E" w:rsidRPr="0024627E">
        <w:rPr>
          <w:sz w:val="24"/>
          <w:szCs w:val="24"/>
        </w:rPr>
        <w:t xml:space="preserve"> FiLM</w:t>
      </w:r>
      <w:r w:rsidR="006F333B" w:rsidRPr="0024627E">
        <w:rPr>
          <w:sz w:val="24"/>
          <w:szCs w:val="24"/>
        </w:rPr>
        <w:t xml:space="preserve"> model</w:t>
      </w:r>
      <w:r w:rsidR="00BA6F5F" w:rsidRPr="0024627E">
        <w:rPr>
          <w:sz w:val="24"/>
          <w:szCs w:val="24"/>
        </w:rPr>
        <w:t>.</w:t>
      </w:r>
    </w:p>
    <w:p w14:paraId="12BDBA32" w14:textId="5B5BF7A3" w:rsidR="00325161" w:rsidRDefault="00325161" w:rsidP="00325161">
      <w:pPr>
        <w:bidi w:val="0"/>
        <w:spacing w:line="276" w:lineRule="auto"/>
        <w:rPr>
          <w:sz w:val="24"/>
          <w:szCs w:val="24"/>
        </w:rPr>
      </w:pPr>
    </w:p>
    <w:p w14:paraId="72380340" w14:textId="77777777" w:rsidR="00325161" w:rsidRDefault="00325161" w:rsidP="00325161">
      <w:pPr>
        <w:bidi w:val="0"/>
        <w:spacing w:line="276" w:lineRule="auto"/>
        <w:rPr>
          <w:sz w:val="24"/>
          <w:szCs w:val="24"/>
        </w:rPr>
      </w:pPr>
    </w:p>
    <w:p w14:paraId="7E890D93" w14:textId="2A797C88" w:rsidR="00325161" w:rsidRPr="009F7358" w:rsidRDefault="00325161" w:rsidP="00325161">
      <w:pPr>
        <w:bidi w:val="0"/>
        <w:spacing w:line="276" w:lineRule="auto"/>
        <w:rPr>
          <w:sz w:val="24"/>
          <w:szCs w:val="24"/>
        </w:rPr>
      </w:pPr>
      <w:r>
        <w:rPr>
          <w:noProof/>
        </w:rPr>
        <w:drawing>
          <wp:inline distT="0" distB="0" distL="0" distR="0" wp14:anchorId="11AB3AA9" wp14:editId="70F62348">
            <wp:extent cx="4572000" cy="2743200"/>
            <wp:effectExtent l="0" t="0" r="0" b="0"/>
            <wp:docPr id="12" name="Chart 1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7A5C7A0-4F05-4F9F-87D6-8178D7E9C8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72E32FF1" w14:textId="5F6D3E32" w:rsidR="005566ED" w:rsidRDefault="005566ED" w:rsidP="005566ED">
      <w:pPr>
        <w:bidi w:val="0"/>
        <w:spacing w:line="276" w:lineRule="auto"/>
        <w:rPr>
          <w:color w:val="4472C4" w:themeColor="accent1"/>
          <w:sz w:val="24"/>
          <w:szCs w:val="24"/>
        </w:rPr>
      </w:pPr>
    </w:p>
    <w:p w14:paraId="7CF7F8E6" w14:textId="77777777" w:rsidR="00325161" w:rsidRDefault="00325161" w:rsidP="00325161">
      <w:pPr>
        <w:bidi w:val="0"/>
        <w:spacing w:line="276" w:lineRule="auto"/>
        <w:rPr>
          <w:color w:val="4472C4" w:themeColor="accent1"/>
          <w:sz w:val="24"/>
          <w:szCs w:val="24"/>
        </w:rPr>
      </w:pPr>
    </w:p>
    <w:p w14:paraId="4F1242F1" w14:textId="17BC725D" w:rsidR="001010CA" w:rsidRPr="00823BE5" w:rsidRDefault="00D12261" w:rsidP="001010CA">
      <w:pPr>
        <w:bidi w:val="0"/>
        <w:spacing w:line="276" w:lineRule="auto"/>
        <w:rPr>
          <w:sz w:val="24"/>
          <w:szCs w:val="24"/>
        </w:rPr>
      </w:pPr>
      <w:r>
        <w:rPr>
          <w:b/>
          <w:bCs/>
          <w:sz w:val="32"/>
          <w:szCs w:val="32"/>
        </w:rPr>
        <w:lastRenderedPageBreak/>
        <w:t>6</w:t>
      </w:r>
      <w:r>
        <w:rPr>
          <w:b/>
          <w:bCs/>
          <w:sz w:val="32"/>
          <w:szCs w:val="32"/>
        </w:rPr>
        <w:tab/>
      </w:r>
      <w:r w:rsidR="00802B46" w:rsidRPr="003771FC">
        <w:rPr>
          <w:b/>
          <w:bCs/>
          <w:sz w:val="32"/>
          <w:szCs w:val="32"/>
        </w:rPr>
        <w:t>References</w:t>
      </w:r>
    </w:p>
    <w:p w14:paraId="72D1868C" w14:textId="1A9599D1" w:rsidR="00D444B5" w:rsidRPr="00D444B5" w:rsidRDefault="001010CA" w:rsidP="00D444B5">
      <w:pPr>
        <w:widowControl w:val="0"/>
        <w:autoSpaceDE w:val="0"/>
        <w:autoSpaceDN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75FB"/>
    <w:rsid w:val="00003042"/>
    <w:rsid w:val="000033A6"/>
    <w:rsid w:val="00004A49"/>
    <w:rsid w:val="00010883"/>
    <w:rsid w:val="00016BFA"/>
    <w:rsid w:val="00031E2E"/>
    <w:rsid w:val="00031FDA"/>
    <w:rsid w:val="000358C7"/>
    <w:rsid w:val="00037FD5"/>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139D8"/>
    <w:rsid w:val="001265D2"/>
    <w:rsid w:val="00132192"/>
    <w:rsid w:val="001349EC"/>
    <w:rsid w:val="0013628F"/>
    <w:rsid w:val="0014349F"/>
    <w:rsid w:val="0014549F"/>
    <w:rsid w:val="00163DCE"/>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14A71"/>
    <w:rsid w:val="0022362A"/>
    <w:rsid w:val="002278CA"/>
    <w:rsid w:val="002301F1"/>
    <w:rsid w:val="002316B3"/>
    <w:rsid w:val="002340B3"/>
    <w:rsid w:val="00234AEB"/>
    <w:rsid w:val="002352DF"/>
    <w:rsid w:val="0024627E"/>
    <w:rsid w:val="002477CE"/>
    <w:rsid w:val="00256BEA"/>
    <w:rsid w:val="002575FB"/>
    <w:rsid w:val="002662BF"/>
    <w:rsid w:val="002704D2"/>
    <w:rsid w:val="002706E7"/>
    <w:rsid w:val="00274DDE"/>
    <w:rsid w:val="00275DBA"/>
    <w:rsid w:val="00280875"/>
    <w:rsid w:val="00282619"/>
    <w:rsid w:val="002867DE"/>
    <w:rsid w:val="002914E1"/>
    <w:rsid w:val="002A1A29"/>
    <w:rsid w:val="002A226F"/>
    <w:rsid w:val="002A4B07"/>
    <w:rsid w:val="002B0E11"/>
    <w:rsid w:val="002B6610"/>
    <w:rsid w:val="002B66D7"/>
    <w:rsid w:val="002C4537"/>
    <w:rsid w:val="002C7AE4"/>
    <w:rsid w:val="002D2BE7"/>
    <w:rsid w:val="002E1B32"/>
    <w:rsid w:val="002E2175"/>
    <w:rsid w:val="002E3D60"/>
    <w:rsid w:val="002F5920"/>
    <w:rsid w:val="0030003B"/>
    <w:rsid w:val="00301C29"/>
    <w:rsid w:val="0030474E"/>
    <w:rsid w:val="00305C32"/>
    <w:rsid w:val="003073E9"/>
    <w:rsid w:val="00313A7D"/>
    <w:rsid w:val="00325161"/>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18F9"/>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6ED"/>
    <w:rsid w:val="00556774"/>
    <w:rsid w:val="00560F46"/>
    <w:rsid w:val="00561863"/>
    <w:rsid w:val="00563171"/>
    <w:rsid w:val="00565EC0"/>
    <w:rsid w:val="00566468"/>
    <w:rsid w:val="00575306"/>
    <w:rsid w:val="00586091"/>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333B"/>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00E76"/>
    <w:rsid w:val="00911BD3"/>
    <w:rsid w:val="00912E61"/>
    <w:rsid w:val="0092173C"/>
    <w:rsid w:val="0092507C"/>
    <w:rsid w:val="00925A9B"/>
    <w:rsid w:val="009267B3"/>
    <w:rsid w:val="00937396"/>
    <w:rsid w:val="009434C0"/>
    <w:rsid w:val="00945A50"/>
    <w:rsid w:val="00960AA1"/>
    <w:rsid w:val="009626A4"/>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8B7"/>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317A"/>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4AE3"/>
    <w:rsid w:val="00CC52F5"/>
    <w:rsid w:val="00CC733F"/>
    <w:rsid w:val="00CD1BF3"/>
    <w:rsid w:val="00CD1D65"/>
    <w:rsid w:val="00CD57D4"/>
    <w:rsid w:val="00CE5ED5"/>
    <w:rsid w:val="00CF1938"/>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08DB"/>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3114B"/>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189D"/>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2-Accent3">
    <w:name w:val="Grid Table 2 Accent 3"/>
    <w:basedOn w:val="TableNormal"/>
    <w:uiPriority w:val="47"/>
    <w:rsid w:val="00A42D69"/>
    <w:pPr>
      <w:spacing w:after="0" w:line="240" w:lineRule="auto"/>
    </w:pPr>
    <w:tblPr>
      <w:tblStyleRowBandSize w:val="1"/>
      <w:tblStyleColBandSize w:val="1"/>
      <w:tblInd w:w="0" w:type="dxa"/>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CellMar>
        <w:top w:w="0" w:type="dxa"/>
        <w:left w:w="108" w:type="dxa"/>
        <w:bottom w:w="0" w:type="dxa"/>
        <w:right w:w="108" w:type="dxa"/>
      </w:tblCellMar>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Ind w:w="0" w:type="dxa"/>
      <w:tblBorders>
        <w:top w:val="single" w:sz="4" w:space="0" w:color="70AD47" w:themeColor="accent6"/>
        <w:left w:val="single" w:sz="4" w:space="0" w:color="70AD47" w:themeColor="accent6"/>
        <w:bottom w:val="single" w:sz="4" w:space="0" w:color="70AD47" w:themeColor="accent6"/>
        <w:right w:val="single" w:sz="4" w:space="0" w:color="70AD47" w:themeColor="accent6"/>
      </w:tblBorders>
      <w:tblCellMar>
        <w:top w:w="0" w:type="dxa"/>
        <w:left w:w="108" w:type="dxa"/>
        <w:bottom w:w="0" w:type="dxa"/>
        <w:right w:w="108" w:type="dxa"/>
      </w:tblCellMar>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EVR Best FiBN</a:t>
            </a:r>
            <a:r>
              <a:rPr lang="en-US" baseline="0"/>
              <a:t> Model Training Curv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2</c:f>
              <c:strCache>
                <c:ptCount val="1"/>
                <c:pt idx="0">
                  <c:v>train ac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B$3:$B$9</c:f>
              <c:numCache>
                <c:formatCode>General</c:formatCode>
                <c:ptCount val="7"/>
                <c:pt idx="0">
                  <c:v>55.192348678601803</c:v>
                </c:pt>
                <c:pt idx="1">
                  <c:v>77.586849957374199</c:v>
                </c:pt>
                <c:pt idx="2">
                  <c:v>88.712169650468795</c:v>
                </c:pt>
                <c:pt idx="3">
                  <c:v>93.588821398124395</c:v>
                </c:pt>
                <c:pt idx="4">
                  <c:v>96.589940323955602</c:v>
                </c:pt>
                <c:pt idx="5">
                  <c:v>97.0135336743393</c:v>
                </c:pt>
                <c:pt idx="6">
                  <c:v>97.8074381926683</c:v>
                </c:pt>
              </c:numCache>
            </c:numRef>
          </c:yVal>
          <c:smooth val="1"/>
          <c:extLst xmlns:c16r2="http://schemas.microsoft.com/office/drawing/2015/06/chart">
            <c:ext xmlns:c16="http://schemas.microsoft.com/office/drawing/2014/chart" uri="{C3380CC4-5D6E-409C-BE32-E72D297353CC}">
              <c16:uniqueId val="{00000000-55B0-4F8B-A853-F75119799BB8}"/>
            </c:ext>
          </c:extLst>
        </c:ser>
        <c:ser>
          <c:idx val="1"/>
          <c:order val="1"/>
          <c:tx>
            <c:strRef>
              <c:f>Sheet1!$C$2</c:f>
              <c:strCache>
                <c:ptCount val="1"/>
                <c:pt idx="0">
                  <c:v>val ac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C$3:$C$9</c:f>
              <c:numCache>
                <c:formatCode>General</c:formatCode>
                <c:ptCount val="7"/>
                <c:pt idx="0">
                  <c:v>54.149333333333303</c:v>
                </c:pt>
                <c:pt idx="1">
                  <c:v>74.633333333333297</c:v>
                </c:pt>
                <c:pt idx="2">
                  <c:v>81.685333333333304</c:v>
                </c:pt>
                <c:pt idx="3">
                  <c:v>82.24</c:v>
                </c:pt>
                <c:pt idx="4">
                  <c:v>82.908000000000001</c:v>
                </c:pt>
                <c:pt idx="5">
                  <c:v>82.397333333333293</c:v>
                </c:pt>
                <c:pt idx="6">
                  <c:v>82.727999999999994</c:v>
                </c:pt>
              </c:numCache>
            </c:numRef>
          </c:yVal>
          <c:smooth val="1"/>
          <c:extLst xmlns:c16r2="http://schemas.microsoft.com/office/drawing/2015/06/chart">
            <c:ext xmlns:c16="http://schemas.microsoft.com/office/drawing/2014/chart" uri="{C3380CC4-5D6E-409C-BE32-E72D297353CC}">
              <c16:uniqueId val="{00000001-55B0-4F8B-A853-F75119799BB8}"/>
            </c:ext>
          </c:extLst>
        </c:ser>
        <c:dLbls>
          <c:showLegendKey val="0"/>
          <c:showVal val="0"/>
          <c:showCatName val="0"/>
          <c:showSerName val="0"/>
          <c:showPercent val="0"/>
          <c:showBubbleSize val="0"/>
        </c:dLbls>
        <c:axId val="-631396912"/>
        <c:axId val="-631392560"/>
      </c:scatterChart>
      <c:valAx>
        <c:axId val="-6313969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layout>
            <c:manualLayout>
              <c:xMode val="edge"/>
              <c:yMode val="edge"/>
              <c:x val="0.46578346456692915"/>
              <c:y val="0.768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92560"/>
        <c:crosses val="autoZero"/>
        <c:crossBetween val="midCat"/>
      </c:valAx>
      <c:valAx>
        <c:axId val="-631392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9691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DE9FC-D77C-46FF-B89D-CE64BCD18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3</Pages>
  <Words>9939</Words>
  <Characters>56654</Characters>
  <Application>Microsoft Office Word</Application>
  <DocSecurity>0</DocSecurity>
  <Lines>472</Lines>
  <Paragraphs>13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6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f f</cp:lastModifiedBy>
  <cp:revision>163</cp:revision>
  <dcterms:created xsi:type="dcterms:W3CDTF">2019-10-18T15:22:00Z</dcterms:created>
  <dcterms:modified xsi:type="dcterms:W3CDTF">2019-10-2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